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A393F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A393F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A393F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A393F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A393F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0C57CE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6A393F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F77D3E">
        <w:rPr>
          <w:b/>
          <w:color w:val="000000"/>
          <w:lang w:val="en-CA"/>
        </w:rPr>
        <w:t>8</w:t>
      </w:r>
      <w:r w:rsidR="006A393F">
        <w:rPr>
          <w:b/>
          <w:color w:val="000000"/>
          <w:lang w:val="en-CA"/>
        </w:rPr>
        <w:t>8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A393F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A393F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A393F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A393F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A393F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6A393F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A393F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A393F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A393F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A393F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A393F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A393F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6A393F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A393F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A393F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A393F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A393F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A393F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A393F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A393F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A393F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A393F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A393F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A393F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A393F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A393F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A393F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A393F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A393F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A393F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A393F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A393F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A393F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A393F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A393F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A393F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A393F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A393F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A393F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A393F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A393F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A393F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A393F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A393F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A393F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A393F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A393F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A393F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A393F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A393F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A393F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A393F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A393F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A393F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A393F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A393F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A393F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A393F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A393F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A393F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A393F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5F123890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 xml:space="preserve">Nature Human Behaviour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A33FE16" w14:textId="0866F6FE" w:rsidR="00DE5881" w:rsidRPr="00B01ADD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E3749C">
        <w:rPr>
          <w:b/>
          <w:bCs/>
          <w:lang w:val="en-CA"/>
        </w:rPr>
        <w:lastRenderedPageBreak/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B01ADD">
        <w:rPr>
          <w:b/>
          <w:bCs/>
          <w:lang w:val="en-CA"/>
        </w:rPr>
        <w:t>(4.60)</w:t>
      </w:r>
    </w:p>
    <w:p w14:paraId="21C303CC" w14:textId="77777777" w:rsidR="00DE5881" w:rsidRPr="00B01ADD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7075CC46" w14:textId="175A36AA" w:rsidR="00993754" w:rsidRPr="00615AAF" w:rsidRDefault="00993754" w:rsidP="00CA3F3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73CB2">
        <w:rPr>
          <w:b/>
          <w:bCs/>
          <w:lang w:val="en-CA"/>
        </w:rPr>
        <w:t>Grossmann, I.,</w:t>
      </w:r>
      <w:r w:rsidRPr="00E73CB2">
        <w:rPr>
          <w:lang w:val="en-CA"/>
        </w:rPr>
        <w:t xml:space="preserve"> </w:t>
      </w:r>
      <w:r w:rsidR="00E73CB2" w:rsidRPr="00E73CB2">
        <w:rPr>
          <w:u w:val="single"/>
          <w:lang w:val="en-CA"/>
        </w:rPr>
        <w:t>Kachhiyapatel, N</w:t>
      </w:r>
      <w:r w:rsidR="00E73CB2" w:rsidRPr="00E73CB2">
        <w:rPr>
          <w:lang w:val="en-CA"/>
        </w:rPr>
        <w:t xml:space="preserve">., </w:t>
      </w:r>
      <w:r w:rsidR="00E73CB2" w:rsidRPr="00E73CB2">
        <w:rPr>
          <w:u w:val="single"/>
          <w:lang w:val="en-CA"/>
        </w:rPr>
        <w:t>Meyers, E. A</w:t>
      </w:r>
      <w:r w:rsidR="00E73CB2" w:rsidRPr="00E73CB2">
        <w:rPr>
          <w:lang w:val="en-CA"/>
        </w:rPr>
        <w:t>.</w:t>
      </w:r>
      <w:r w:rsidR="00E73CB2">
        <w:rPr>
          <w:lang w:val="en-CA"/>
        </w:rPr>
        <w:t xml:space="preserve">, </w:t>
      </w:r>
      <w:r w:rsidR="00E73CB2" w:rsidRPr="00CA3F3D">
        <w:rPr>
          <w:u w:val="single"/>
          <w:lang w:val="en-CA"/>
        </w:rPr>
        <w:t xml:space="preserve">Zhang, </w:t>
      </w:r>
      <w:r w:rsidR="00CA3F3D" w:rsidRPr="00CA3F3D">
        <w:rPr>
          <w:u w:val="single"/>
          <w:lang w:val="en-CA"/>
        </w:rPr>
        <w:t>H</w:t>
      </w:r>
      <w:r w:rsidR="00CA3F3D">
        <w:rPr>
          <w:lang w:val="en-CA"/>
        </w:rPr>
        <w:t xml:space="preserve">., </w:t>
      </w:r>
      <w:r w:rsidR="00E73CB2" w:rsidRPr="00E73CB2">
        <w:rPr>
          <w:lang w:val="en-CA"/>
        </w:rPr>
        <w:t>Eibach</w:t>
      </w:r>
      <w:r w:rsidRPr="00E73CB2">
        <w:rPr>
          <w:lang w:val="en-CA"/>
        </w:rPr>
        <w:t>, R.</w:t>
      </w:r>
      <w:r w:rsidR="00E73CB2" w:rsidRPr="00E73CB2">
        <w:rPr>
          <w:lang w:val="en-CA"/>
        </w:rPr>
        <w:t xml:space="preserve"> P</w:t>
      </w:r>
      <w:r w:rsidRPr="00E73CB2">
        <w:rPr>
          <w:lang w:val="en-CA"/>
        </w:rPr>
        <w:t xml:space="preserve"> </w:t>
      </w:r>
      <w:r w:rsidRPr="00E3749C">
        <w:rPr>
          <w:lang w:val="en-CA"/>
        </w:rPr>
        <w:t>(</w:t>
      </w:r>
      <w:r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3E31F6"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0EB7A2E5" w14:textId="77777777" w:rsidR="00993754" w:rsidRDefault="00993754" w:rsidP="00FA6789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0F0219" w14:textId="5CDE1624" w:rsid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r w:rsidRPr="006A393F">
        <w:rPr>
          <w:b/>
          <w:bCs/>
          <w:lang w:val="en-CA"/>
        </w:rPr>
        <w:t xml:space="preserve">Grossmann, I., </w:t>
      </w:r>
      <w:r w:rsidRPr="006A393F">
        <w:rPr>
          <w:u w:val="single"/>
          <w:lang w:val="en-CA"/>
        </w:rPr>
        <w:t>Rudnev, M</w:t>
      </w:r>
      <w:r w:rsidRPr="006A393F">
        <w:rPr>
          <w:lang w:val="en-CA"/>
        </w:rPr>
        <w:t xml:space="preserve">., </w:t>
      </w:r>
      <w:r w:rsidRPr="006A393F">
        <w:rPr>
          <w:u w:val="single"/>
          <w:lang w:val="en-CA"/>
        </w:rPr>
        <w:t>Dorfman, A</w:t>
      </w:r>
      <w:r w:rsidRPr="006A393F">
        <w:rPr>
          <w:lang w:val="en-CA"/>
        </w:rPr>
        <w:t xml:space="preserve">., … </w:t>
      </w:r>
      <w:r w:rsidRPr="009F656A">
        <w:rPr>
          <w:lang w:val="en-CA"/>
        </w:rPr>
        <w:t xml:space="preserve">Stich, S., Barrett, H. C., Machery, E. (in press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603ED8C5" w14:textId="77777777" w:rsidR="009F656A" w:rsidRP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</w:p>
    <w:p w14:paraId="4C106174" w14:textId="24EF630D" w:rsidR="00FA6789" w:rsidRPr="00B01ADD" w:rsidRDefault="00BF11CC" w:rsidP="00FA6789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 w:rsidRPr="006A393F">
        <w:rPr>
          <w:lang w:val="de-DE"/>
        </w:rPr>
        <w:t xml:space="preserve">[commentary]. </w:t>
      </w:r>
      <w:r w:rsidR="00FA6789" w:rsidRPr="00B01ADD">
        <w:rPr>
          <w:iCs/>
          <w:lang w:val="de-DE"/>
        </w:rPr>
        <w:t>(</w:t>
      </w:r>
      <w:r w:rsidR="00FA6789" w:rsidRPr="00B01ADD">
        <w:rPr>
          <w:b/>
          <w:bCs/>
          <w:iCs/>
          <w:lang w:val="de-DE"/>
        </w:rPr>
        <w:t>14.20</w:t>
      </w:r>
      <w:r w:rsidR="00FA6789" w:rsidRPr="00B01ADD">
        <w:rPr>
          <w:iCs/>
          <w:lang w:val="de-DE"/>
        </w:rPr>
        <w:t>)</w:t>
      </w:r>
    </w:p>
    <w:p w14:paraId="735C082F" w14:textId="77777777" w:rsidR="00BF11CC" w:rsidRPr="00B01ADD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7C80B5EA" w14:textId="77A0EAC9" w:rsidR="00473253" w:rsidRPr="00BF11CC" w:rsidRDefault="00473253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BF11CC">
        <w:rPr>
          <w:i/>
          <w:iCs/>
          <w:lang w:val="de-DE"/>
        </w:rPr>
        <w:t>Journal of Experimental Psychology: General</w:t>
      </w:r>
      <w:r w:rsidRPr="00BF11CC">
        <w:rPr>
          <w:lang w:val="de-DE"/>
        </w:rPr>
        <w:t xml:space="preserve">. </w:t>
      </w:r>
      <w:r w:rsidR="00E2567A" w:rsidRPr="00BF11CC">
        <w:rPr>
          <w:lang w:val="de-DE"/>
        </w:rPr>
        <w:t>(</w:t>
      </w:r>
      <w:r w:rsidR="00E2567A" w:rsidRPr="00BF11CC">
        <w:rPr>
          <w:b/>
          <w:lang w:val="de-DE"/>
        </w:rPr>
        <w:t>5.78</w:t>
      </w:r>
      <w:r w:rsidR="00E2567A" w:rsidRPr="00BF11CC">
        <w:rPr>
          <w:lang w:val="de-DE"/>
        </w:rPr>
        <w:t>)</w:t>
      </w:r>
    </w:p>
    <w:p w14:paraId="0B36E603" w14:textId="77777777" w:rsidR="00D45CE1" w:rsidRPr="00BF11CC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0AA9584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 w:rsidR="00504887"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 w:rsidR="00504887">
        <w:rPr>
          <w:lang w:val="en-US"/>
        </w:rPr>
        <w:t>e</w:t>
      </w:r>
      <w:r w:rsidRPr="00E3749C">
        <w:rPr>
          <w:lang w:val="en-CA"/>
        </w:rPr>
        <w:t xml:space="preserve">nd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lastRenderedPageBreak/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lastRenderedPageBreak/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9F656A">
        <w:rPr>
          <w:u w:val="single"/>
          <w:lang w:val="en-CA"/>
        </w:rPr>
        <w:t>Dorfman, A.</w:t>
      </w:r>
      <w:r w:rsidRPr="009F656A">
        <w:rPr>
          <w:lang w:val="en-CA"/>
        </w:rPr>
        <w:t xml:space="preserve">, </w:t>
      </w:r>
      <w:r w:rsidRPr="009F656A">
        <w:rPr>
          <w:u w:val="single"/>
          <w:lang w:val="en-CA"/>
        </w:rPr>
        <w:t>Oakes, H.</w:t>
      </w:r>
      <w:r w:rsidRPr="009F656A">
        <w:rPr>
          <w:lang w:val="en-CA"/>
        </w:rPr>
        <w:t xml:space="preserve">, </w:t>
      </w:r>
      <w:r w:rsidRPr="009F656A">
        <w:rPr>
          <w:u w:val="single"/>
          <w:lang w:val="en-CA"/>
        </w:rPr>
        <w:t>Santos, H. C</w:t>
      </w:r>
      <w:r w:rsidRPr="009F656A">
        <w:rPr>
          <w:lang w:val="en-CA"/>
        </w:rPr>
        <w:t>.</w:t>
      </w:r>
      <w:r w:rsidRPr="009F656A">
        <w:rPr>
          <w:b/>
          <w:lang w:val="en-CA"/>
        </w:rPr>
        <w:t xml:space="preserve"> &amp; Grossmann, I.</w:t>
      </w:r>
      <w:r w:rsidRPr="009F656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9F656A">
        <w:rPr>
          <w:b/>
          <w:lang w:val="en-CA"/>
        </w:rPr>
        <w:t>Grossmann, I</w:t>
      </w:r>
      <w:r w:rsidRPr="009F656A">
        <w:rPr>
          <w:lang w:val="en-CA"/>
        </w:rPr>
        <w:t xml:space="preserve">., Eibach, R. P., </w:t>
      </w:r>
      <w:r w:rsidRPr="009F656A">
        <w:rPr>
          <w:u w:val="single"/>
          <w:lang w:val="en-CA"/>
        </w:rPr>
        <w:t>Koyama, J</w:t>
      </w:r>
      <w:r w:rsidRPr="009F656A">
        <w:rPr>
          <w:lang w:val="en-CA"/>
        </w:rPr>
        <w:t>., &amp;</w:t>
      </w:r>
      <w:r w:rsidRPr="009F656A">
        <w:rPr>
          <w:u w:val="single"/>
          <w:lang w:val="en-CA"/>
        </w:rPr>
        <w:t xml:space="preserve"> Sahi, Q</w:t>
      </w:r>
      <w:r w:rsidRPr="009F656A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r w:rsidRPr="00661504">
        <w:rPr>
          <w:lang w:val="en-CA"/>
        </w:rPr>
        <w:t>doi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lastRenderedPageBreak/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lastRenderedPageBreak/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48" w:name="_Hlk160967959"/>
      <w:bookmarkStart w:id="49" w:name="_Hlk178591733"/>
      <w:bookmarkEnd w:id="46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4A1DAD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3"/>
      <w:bookmarkEnd w:id="48"/>
      <w:bookmarkEnd w:id="49"/>
      <w:tr w:rsidR="004A1DAD" w:rsidRPr="009F656A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9F656A" w14:paraId="73D9EDA4" w14:textId="77777777" w:rsidTr="00253C51">
        <w:tc>
          <w:tcPr>
            <w:tcW w:w="1003" w:type="dxa"/>
          </w:tcPr>
          <w:p w14:paraId="24500619" w14:textId="33D62C4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2D06AAF9" w14:textId="36200D2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9F656A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9F656A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4A1DAD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4A1DAD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4A1DAD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4A1DAD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4A1DAD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4A1DAD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4A1DAD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4A1DAD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4A1DAD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4A1DAD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4A1DAD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4A1DAD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4A1DAD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4A1DAD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4A1DAD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4A1DAD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4A1DAD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4A1DAD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4A1DAD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4A1DAD" w:rsidRPr="004A1DAD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4A1DAD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4A1DAD" w:rsidRPr="004A1DAD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4A1DAD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4A1DAD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4A1DAD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4A1DAD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4A1DAD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4A1DAD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4A1DAD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4A1DAD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4A1DAD" w:rsidRPr="004A1DAD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4A1DAD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4A1DAD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4A1DAD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4A1DAD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4A1DAD" w:rsidRPr="004A1DAD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4A1DAD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4A1DAD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4A1DAD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4A1DAD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4A1DAD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4A1DAD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4A1DAD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4A1DAD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4A1DAD" w:rsidRPr="004A1DAD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4A1DAD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4A1DAD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4A1DAD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4A1DAD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4A1DAD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4A1DAD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4A1DAD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4A1DAD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4A1DAD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4A1DAD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4A1DAD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4A1DAD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4A1DAD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4A1DAD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4A1DAD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4A1DAD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4A1DAD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4A1DAD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4A1DAD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4A1DAD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4A1DAD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4A1DAD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4A1DAD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4A1DAD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4A1DAD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4A1DAD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4A1DAD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4A1DAD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4A1DAD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4A1DAD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4A1DAD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4A1DAD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4A1DAD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4A1DAD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4A1DAD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4A1DAD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4A1DAD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4A1DAD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4A1DAD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4A1DAD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4A1DAD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4A1DAD" w14:paraId="16A591D6" w14:textId="77777777" w:rsidTr="007F04E1">
        <w:tc>
          <w:tcPr>
            <w:tcW w:w="1080" w:type="dxa"/>
          </w:tcPr>
          <w:bookmarkEnd w:id="56"/>
          <w:bookmarkEnd w:id="57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4A1DAD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4A1DAD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4A1DAD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4A1DAD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4A1DAD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4A1DAD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 xml:space="preserve">ves on the intertwinement between human and planetary </w:t>
            </w:r>
            <w:r w:rsidRPr="000524B9">
              <w:rPr>
                <w:lang w:val="en-CA"/>
              </w:rPr>
              <w:lastRenderedPageBreak/>
              <w:t>health</w:t>
            </w:r>
            <w:r>
              <w:rPr>
                <w:lang w:val="en-CA"/>
              </w:rPr>
              <w:t>”</w:t>
            </w:r>
          </w:p>
        </w:tc>
      </w:tr>
      <w:tr w:rsidR="00344A89" w:rsidRPr="004A1DAD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4A1DAD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4A1DAD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4A1DAD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4A1DAD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4A1DAD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4A1DAD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4A1DAD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4A1DAD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4A1DAD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344A89" w:rsidRPr="004A1DAD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4A1DAD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4A1DAD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4A1DAD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4A1DAD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4A1DAD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4A1DAD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4A1DAD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4A1DAD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4A1DAD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4A1DAD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4A1DAD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COVID exposure notification apps: Behavioural and social insights” at the Data and Privacy During a Global Pandemic Conference, University of </w:t>
            </w:r>
            <w:r w:rsidRPr="00661504">
              <w:rPr>
                <w:lang w:val="en-CA"/>
              </w:rPr>
              <w:lastRenderedPageBreak/>
              <w:t>Waterloo Cybersecurity &amp; Privacy Institute</w:t>
            </w:r>
          </w:p>
        </w:tc>
      </w:tr>
      <w:tr w:rsidR="00344A89" w:rsidRPr="004A1DAD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344A89" w:rsidRPr="004A1DAD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4A1DAD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4A1DAD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4A1DAD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4A1DAD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344A89" w:rsidRPr="004A1DAD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4A1DAD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4A1DAD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4A1DAD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4A1DAD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4A1DAD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4A1DAD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4A1DAD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4A1DAD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4A1DAD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4A1DAD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4A1DAD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4A1DAD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4A1DAD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4A1DAD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4A1DAD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4A1DAD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4A1DAD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4A1DAD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4A1DAD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4A1DAD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4A1DAD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lastRenderedPageBreak/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lastRenderedPageBreak/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4A1DAD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4A1DAD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4A1DAD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4A1DAD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4A1DAD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4A1DAD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4A1DAD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4A1DAD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4A1DAD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4A1DAD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4A1DAD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4A1DAD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4A1DAD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4A1DAD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4A1DAD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4A1DAD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4A1DAD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4A1DAD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4A1DAD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4A1DAD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4A1DAD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4A1DAD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4A1DAD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4A1DAD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4A1DAD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4A1DAD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4A1DAD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4A1DAD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4A1DAD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4A1DAD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165B3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165B3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165B3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165B3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165B3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165B3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165B3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165B3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165B3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165B3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165B3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165B3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165B3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165B3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165B3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165B3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165B3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165B3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165B3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165B3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165B3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165B3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165B3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165B3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165B3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165B3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165B3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165B3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165B3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165B3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165B3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165B3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165B3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165B3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165B3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165B3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165B3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165B3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165B3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165B3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165B3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165B3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165B3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165B3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165B3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165B3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165B3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165B3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165B3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165B3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165B3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165B3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165B3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165B3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165B3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165B3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165B3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165B3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165B3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165B3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165B3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165B3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4"/>
      <w:tr w:rsidR="007F04E1" w:rsidRPr="006165B3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165B3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165B3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165B3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165B3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165B3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165B3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165B3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8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165B3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165B3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165B3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165B3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165B3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165B3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165B3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165B3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165B3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165B3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165B3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165B3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165B3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165B3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165B3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6165B3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6165B3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165B3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6165B3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165B3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6165B3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6165B3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165B3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6165B3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165B3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165B3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6165B3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165B3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6165B3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International Journal of </w:t>
      </w:r>
      <w:r w:rsidRPr="00661504">
        <w:rPr>
          <w:lang w:val="en-CA" w:eastAsia="en-CA"/>
        </w:rPr>
        <w:lastRenderedPageBreak/>
        <w:t>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6165B3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6165B3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6165B3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165B3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165B3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165B3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165B3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165B3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165B3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165B3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165B3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165B3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165B3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165B3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165B3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165B3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165B3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165B3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165B3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165B3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165B3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165B3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165B3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165B3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165B3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165B3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165B3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165B3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165B3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165B3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165B3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165B3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165B3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165B3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165B3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3E62C3" w14:textId="77777777" w:rsidR="009B6A77" w:rsidRDefault="009B6A77">
      <w:r>
        <w:separator/>
      </w:r>
    </w:p>
  </w:endnote>
  <w:endnote w:type="continuationSeparator" w:id="0">
    <w:p w14:paraId="1FB91734" w14:textId="77777777" w:rsidR="009B6A77" w:rsidRDefault="009B6A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5EDDFB" w14:textId="77777777" w:rsidR="009B6A77" w:rsidRDefault="009B6A77">
      <w:r>
        <w:separator/>
      </w:r>
    </w:p>
  </w:footnote>
  <w:footnote w:type="continuationSeparator" w:id="0">
    <w:p w14:paraId="3A6CD1FA" w14:textId="77777777" w:rsidR="009B6A77" w:rsidRDefault="009B6A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33484D3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316B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purl.org/dc/dcmitype/"/>
    <ds:schemaRef ds:uri="685d2eaa-65a0-49a5-8d7f-6db299f42190"/>
    <ds:schemaRef ds:uri="4511dc72-d8d5-4bc7-8b3d-c01cb3484cf5"/>
    <ds:schemaRef ds:uri="http://www.w3.org/XML/1998/namespace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2</TotalTime>
  <Pages>42</Pages>
  <Words>18100</Words>
  <Characters>103176</Characters>
  <Application>Microsoft Office Word</Application>
  <DocSecurity>0</DocSecurity>
  <Lines>859</Lines>
  <Paragraphs>2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56</cp:revision>
  <cp:lastPrinted>2025-07-05T02:32:00Z</cp:lastPrinted>
  <dcterms:created xsi:type="dcterms:W3CDTF">2024-04-12T17:51:00Z</dcterms:created>
  <dcterms:modified xsi:type="dcterms:W3CDTF">2025-07-12T21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